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B4E403" w14:textId="291FCFA7" w:rsidR="000B4596" w:rsidRDefault="004C7FD6">
      <w:r>
        <w:t xml:space="preserve">JK stylistic points </w:t>
      </w:r>
    </w:p>
    <w:p w14:paraId="446DFD8E" w14:textId="212D561D" w:rsidR="004C7FD6" w:rsidRDefault="004C7FD6">
      <w:pPr>
        <w:rPr>
          <w:rFonts w:ascii="Helvetica Neue" w:hAnsi="Helvetica Neue" w:cs="Helvetica Neue"/>
          <w:color w:val="3F3F3F"/>
          <w:sz w:val="26"/>
          <w:szCs w:val="26"/>
        </w:rPr>
      </w:pPr>
      <w:proofErr w:type="spellStart"/>
      <w:r>
        <w:rPr>
          <w:rFonts w:ascii="Helvetica Neue" w:hAnsi="Helvetica Neue" w:cs="Helvetica Neue"/>
          <w:color w:val="3F3F3F"/>
          <w:sz w:val="26"/>
          <w:szCs w:val="26"/>
        </w:rPr>
        <w:t>shoirt</w:t>
      </w:r>
      <w:proofErr w:type="spellEnd"/>
      <w:r>
        <w:rPr>
          <w:rFonts w:ascii="Helvetica Neue" w:hAnsi="Helvetica Neue" w:cs="Helvetica Neue"/>
          <w:color w:val="3F3F3F"/>
          <w:sz w:val="26"/>
          <w:szCs w:val="26"/>
        </w:rPr>
        <w:t xml:space="preserve"> crip sentences… 1 clause</w:t>
      </w:r>
    </w:p>
    <w:p w14:paraId="70302751" w14:textId="1F0B2493" w:rsidR="004C7FD6" w:rsidRDefault="004A4A98">
      <w:pPr>
        <w:rPr>
          <w:rFonts w:ascii="Helvetica Neue" w:hAnsi="Helvetica Neue" w:cs="Helvetica Neue"/>
          <w:color w:val="3F3F3F"/>
          <w:sz w:val="26"/>
          <w:szCs w:val="26"/>
        </w:rPr>
      </w:pPr>
      <w:r>
        <w:rPr>
          <w:rFonts w:ascii="Helvetica Neue" w:hAnsi="Helvetica Neue" w:cs="Helvetica Neue"/>
          <w:color w:val="3F3F3F"/>
          <w:sz w:val="26"/>
          <w:szCs w:val="26"/>
        </w:rPr>
        <w:t>avoid ‘it’ as subject- passive!</w:t>
      </w:r>
    </w:p>
    <w:p w14:paraId="0986D1E1" w14:textId="6D62C3DB" w:rsidR="004A4A98" w:rsidRDefault="004A4A98">
      <w:pPr>
        <w:rPr>
          <w:rFonts w:ascii="Helvetica Neue" w:hAnsi="Helvetica Neue" w:cs="Helvetica Neue"/>
          <w:color w:val="3F3F3F"/>
          <w:sz w:val="26"/>
          <w:szCs w:val="26"/>
        </w:rPr>
      </w:pPr>
      <w:r>
        <w:rPr>
          <w:rFonts w:ascii="Helvetica Neue" w:hAnsi="Helvetica Neue" w:cs="Helvetica Neue"/>
          <w:color w:val="3F3F3F"/>
          <w:sz w:val="26"/>
          <w:szCs w:val="26"/>
        </w:rPr>
        <w:t>late subject for sentence</w:t>
      </w:r>
    </w:p>
    <w:p w14:paraId="01008C98" w14:textId="33ADB782" w:rsidR="00BB412C" w:rsidRDefault="00BB412C">
      <w:pPr>
        <w:rPr>
          <w:rFonts w:ascii="Helvetica Neue" w:hAnsi="Helvetica Neue" w:cs="Helvetica Neue"/>
          <w:color w:val="3F3F3F"/>
          <w:sz w:val="26"/>
          <w:szCs w:val="26"/>
        </w:rPr>
      </w:pPr>
      <w:r>
        <w:rPr>
          <w:rFonts w:ascii="Helvetica Neue" w:hAnsi="Helvetica Neue" w:cs="Helvetica Neue"/>
          <w:color w:val="000000"/>
          <w:sz w:val="26"/>
          <w:szCs w:val="26"/>
        </w:rPr>
        <w:t xml:space="preserve">And break up complex sentences into smaller </w:t>
      </w:r>
      <w:proofErr w:type="gramStart"/>
      <w:r>
        <w:rPr>
          <w:rFonts w:ascii="Helvetica Neue" w:hAnsi="Helvetica Neue" w:cs="Helvetica Neue"/>
          <w:color w:val="000000"/>
          <w:sz w:val="26"/>
          <w:szCs w:val="26"/>
        </w:rPr>
        <w:t>ones</w:t>
      </w:r>
      <w:proofErr w:type="gramEnd"/>
    </w:p>
    <w:p w14:paraId="7103C3EE" w14:textId="77777777" w:rsidR="00BB412C" w:rsidRDefault="00BB412C">
      <w:pPr>
        <w:rPr>
          <w:rFonts w:ascii="Helvetica Neue" w:hAnsi="Helvetica Neue" w:cs="Helvetica Neue"/>
          <w:color w:val="3F3F3F"/>
          <w:sz w:val="26"/>
          <w:szCs w:val="26"/>
        </w:rPr>
      </w:pPr>
    </w:p>
    <w:p w14:paraId="54D5DE3C" w14:textId="2BBB7791" w:rsidR="000D5324" w:rsidRDefault="00BB412C">
      <w:pPr>
        <w:rPr>
          <w:rFonts w:ascii="Helvetica Neue" w:hAnsi="Helvetica Neue" w:cs="Helvetica Neue"/>
          <w:color w:val="3F3F3F"/>
          <w:sz w:val="26"/>
          <w:szCs w:val="26"/>
        </w:rPr>
      </w:pPr>
      <w:r>
        <w:rPr>
          <w:rFonts w:ascii="Helvetica Neue" w:hAnsi="Helvetica Neue" w:cs="Helvetica Neue"/>
          <w:color w:val="3F3F3F"/>
          <w:sz w:val="26"/>
          <w:szCs w:val="26"/>
        </w:rPr>
        <w:t xml:space="preserve">search for they and it </w:t>
      </w:r>
    </w:p>
    <w:p w14:paraId="7899F8F1" w14:textId="6E2BF451" w:rsidR="00BB412C" w:rsidRDefault="00BB412C">
      <w:pPr>
        <w:rPr>
          <w:rFonts w:ascii="Helvetica Neue" w:hAnsi="Helvetica Neue" w:cs="Helvetica Neue"/>
          <w:color w:val="3F3F3F"/>
          <w:sz w:val="26"/>
          <w:szCs w:val="26"/>
        </w:rPr>
      </w:pPr>
      <w:proofErr w:type="spellStart"/>
      <w:r>
        <w:rPr>
          <w:rFonts w:ascii="Helvetica Neue" w:hAnsi="Helvetica Neue" w:cs="Helvetica Neue"/>
          <w:color w:val="3F3F3F"/>
          <w:sz w:val="26"/>
          <w:szCs w:val="26"/>
        </w:rPr>
        <w:t>grammerly</w:t>
      </w:r>
      <w:proofErr w:type="spellEnd"/>
      <w:r>
        <w:rPr>
          <w:rFonts w:ascii="Helvetica Neue" w:hAnsi="Helvetica Neue" w:cs="Helvetica Neue"/>
          <w:color w:val="3F3F3F"/>
          <w:sz w:val="26"/>
          <w:szCs w:val="26"/>
        </w:rPr>
        <w:t xml:space="preserve"> </w:t>
      </w:r>
    </w:p>
    <w:p w14:paraId="2748BB31" w14:textId="2C4212B4" w:rsidR="00F42B5A" w:rsidRDefault="00F42B5A">
      <w:pPr>
        <w:rPr>
          <w:rFonts w:ascii="Helvetica Neue" w:hAnsi="Helvetica Neue" w:cs="Helvetica Neue"/>
          <w:color w:val="3F3F3F"/>
          <w:sz w:val="26"/>
          <w:szCs w:val="26"/>
        </w:rPr>
      </w:pPr>
    </w:p>
    <w:p w14:paraId="7DD45D4D" w14:textId="233AE4B6" w:rsidR="00F42B5A" w:rsidRDefault="00F42B5A">
      <w:pPr>
        <w:rPr>
          <w:rFonts w:ascii="Helvetica Neue" w:hAnsi="Helvetica Neue" w:cs="Helvetica Neue"/>
          <w:color w:val="3F3F3F"/>
          <w:sz w:val="26"/>
          <w:szCs w:val="26"/>
        </w:rPr>
      </w:pPr>
      <w:r>
        <w:rPr>
          <w:rFonts w:ascii="Helvetica Neue" w:hAnsi="Helvetica Neue" w:cs="Helvetica Neue"/>
          <w:color w:val="3F3F3F"/>
          <w:sz w:val="26"/>
          <w:szCs w:val="26"/>
        </w:rPr>
        <w:t xml:space="preserve">send dose changes paper with </w:t>
      </w:r>
      <w:proofErr w:type="gramStart"/>
      <w:r>
        <w:rPr>
          <w:rFonts w:ascii="Helvetica Neue" w:hAnsi="Helvetica Neue" w:cs="Helvetica Neue"/>
          <w:color w:val="3F3F3F"/>
          <w:sz w:val="26"/>
          <w:szCs w:val="26"/>
        </w:rPr>
        <w:t>it</w:t>
      </w:r>
      <w:proofErr w:type="gramEnd"/>
      <w:r>
        <w:rPr>
          <w:rFonts w:ascii="Helvetica Neue" w:hAnsi="Helvetica Neue" w:cs="Helvetica Neue"/>
          <w:color w:val="3F3F3F"/>
          <w:sz w:val="26"/>
          <w:szCs w:val="26"/>
        </w:rPr>
        <w:t xml:space="preserve"> </w:t>
      </w:r>
    </w:p>
    <w:p w14:paraId="07528870" w14:textId="51E6D25C" w:rsidR="00BB412C" w:rsidRDefault="00BB412C"/>
    <w:p w14:paraId="1F2107B7" w14:textId="39B613B0" w:rsidR="000D5324" w:rsidRDefault="000D5324"/>
    <w:p w14:paraId="78EE50E1" w14:textId="4F350907" w:rsidR="000D5324" w:rsidRDefault="000D5324">
      <w:r>
        <w:t xml:space="preserve">Dose expansion of this project </w:t>
      </w:r>
    </w:p>
    <w:p w14:paraId="0ECB69AB" w14:textId="77777777" w:rsidR="00A15379" w:rsidRDefault="00A15379">
      <w:pPr>
        <w:rPr>
          <w:rFonts w:ascii="Helvetica Neue" w:hAnsi="Helvetica Neue" w:cs="Helvetica Neue"/>
          <w:color w:val="3F3F3F"/>
          <w:sz w:val="26"/>
          <w:szCs w:val="26"/>
        </w:rPr>
      </w:pPr>
    </w:p>
    <w:p w14:paraId="2A1EFF92" w14:textId="3EC66908" w:rsidR="000D5324" w:rsidRDefault="00A15379">
      <w:r>
        <w:t xml:space="preserve"> </w:t>
      </w:r>
      <w:r w:rsidRPr="002E789B">
        <w:t xml:space="preserve">They suggest that </w:t>
      </w:r>
      <w:r>
        <w:t xml:space="preserve">P2 trials should be used to optimize dose </w:t>
      </w:r>
      <w:r w:rsidRPr="002E789B">
        <w:t>before progression to P3 to increase the likelihood that the P3 trial is successful.</w:t>
      </w:r>
      <w:r w:rsidRPr="002E789B">
        <w:fldChar w:fldCharType="begin"/>
      </w:r>
      <w:r>
        <w:instrText xml:space="preserve"> ADDIN ZOTERO_ITEM CSL_CITATION {"citationID":"H8Unqqzs","properties":{"formattedCitation":"\\super 33\\nosupersub{}","plainCitation":"33","noteIndex":0},"citationItems":[{"id":2543,"uris":["http://zotero.org/users/5374610/items/6TK2G5GE"],"itemData":{"id":2543,"type":"article-journal","abstract":"To date, outcomes for all Phase III clinical trials for traumatic brain injury (TBI) have been negative. The recent disappointing results of the Progesterone for the Treatment of Traumatic Brain Injury (ProTECT) and Study of a Neuroprotective Agent, Progesterone, in Severe Traumatic Brain Injury (SyNAPSe) Phase III trials for progesterone in TBI have triggered considerable speculation about the reasons for the negative outcomes of these two studies in particular and for those of all previous Phase III TBI clinical trials in general. Among the factors proposed to explain the ProTECT III and SyNAPSe results, the investigators themselves and others have cited: 1) the pathophysiological complexity of TBI itself; 2) issues with the quality and clinical relevance of the preclinical animal models; 3) insufficiently sensitive clinical endpoints; and 4) inappropriate clinical trial designs and strategies. This paper highlights three critical trial design factors that may have contributed substantially to the negative outcomes: 1) suboptimal doses and treatment durations in the Phase II studies; 2) the strategic decision not to perform Phase IIB studies to optimize these variables before initiating Phase III; and 3) the lack of incorporation of the preclinical and Chinese Phase II results, as well as allometric scaling principles, into the Phase III designs. Given these circumstances and the exceptional pleiotropic potential of progesterone as a TBI (and stroke) therapeutic, we are advocating a return to Phase IIB testing. We advocate the incorporation of dose and schedule optimization focused on lower doses and a longer duration of treatment, combined with the addressing of other potential trial design problems raised by the authors in the recently published trial results.","container-title":"Journal of Neurotrauma","DOI":"10.1089/neu.2015.4179","ISSN":"0897-7151","issue":"11","journalAbbreviation":"J Neurotrauma","note":"PMID: 26370183\nPMCID: PMC5455214","page":"1915-1918","source":"PubMed Central","title":"Suboptimal Dosing Parameters as Possible Factors in the Negative Phase III Clinical Trials of Progesterone for Traumatic Brain Injury","volume":"34","author":[{"family":"Howard","given":"Randy B."},{"family":"Sayeed","given":"Iqbal"},{"family":"Stein","given":"Donald G."}],"issued":{"date-parts":[["2017",6,1]]}}}],"schema":"https://github.com/citation-style-language/schema/raw/master/csl-citation.json"} </w:instrText>
      </w:r>
      <w:r w:rsidRPr="002E789B">
        <w:fldChar w:fldCharType="separate"/>
      </w:r>
      <w:r w:rsidRPr="00286C5E">
        <w:rPr>
          <w:vertAlign w:val="superscript"/>
        </w:rPr>
        <w:t>33</w:t>
      </w:r>
      <w:r w:rsidRPr="002E789B">
        <w:fldChar w:fldCharType="end"/>
      </w:r>
    </w:p>
    <w:p w14:paraId="5CB81F50" w14:textId="2A9935FA" w:rsidR="00A15379" w:rsidRDefault="00A15379"/>
    <w:p w14:paraId="52B88DC3" w14:textId="745ED15B" w:rsidR="00A15379" w:rsidRDefault="00A15379">
      <w:pPr>
        <w:rPr>
          <w:rFonts w:ascii="Helvetica Neue" w:hAnsi="Helvetica Neue" w:cs="Helvetica Neue"/>
          <w:color w:val="3F3F3F"/>
          <w:sz w:val="26"/>
          <w:szCs w:val="26"/>
        </w:rPr>
      </w:pPr>
      <w:r>
        <w:rPr>
          <w:rFonts w:ascii="Helvetica Neue" w:hAnsi="Helvetica Neue" w:cs="Helvetica Neue"/>
          <w:color w:val="3F3F3F"/>
          <w:sz w:val="26"/>
          <w:szCs w:val="26"/>
        </w:rPr>
        <w:t xml:space="preserve">interesting. what predictions would u make for bypass v </w:t>
      </w:r>
      <w:proofErr w:type="spellStart"/>
      <w:r>
        <w:rPr>
          <w:rFonts w:ascii="Helvetica Neue" w:hAnsi="Helvetica Neue" w:cs="Helvetica Neue"/>
          <w:color w:val="3F3F3F"/>
          <w:sz w:val="26"/>
          <w:szCs w:val="26"/>
        </w:rPr>
        <w:t>nonbypass</w:t>
      </w:r>
      <w:proofErr w:type="spellEnd"/>
      <w:r>
        <w:rPr>
          <w:rFonts w:ascii="Helvetica Neue" w:hAnsi="Helvetica Neue" w:cs="Helvetica Neue"/>
          <w:color w:val="3F3F3F"/>
          <w:sz w:val="26"/>
          <w:szCs w:val="26"/>
        </w:rPr>
        <w:t xml:space="preserve"> based on this hypothesis?</w:t>
      </w:r>
    </w:p>
    <w:p w14:paraId="7492797B" w14:textId="77777777" w:rsidR="00A15379" w:rsidRDefault="00A15379"/>
    <w:p w14:paraId="0BD79A68" w14:textId="6AD2A3B4" w:rsidR="00A15379" w:rsidRDefault="00A15379">
      <w:pPr>
        <w:rPr>
          <w:rFonts w:ascii="Helvetica Neue" w:hAnsi="Helvetica Neue" w:cs="Helvetica Neue"/>
          <w:color w:val="3F3F3F"/>
          <w:sz w:val="26"/>
          <w:szCs w:val="26"/>
        </w:rPr>
      </w:pPr>
      <w:r>
        <w:rPr>
          <w:rFonts w:ascii="Helvetica Neue" w:hAnsi="Helvetica Neue" w:cs="Helvetica Neue"/>
          <w:color w:val="3F3F3F"/>
          <w:sz w:val="26"/>
          <w:szCs w:val="26"/>
        </w:rPr>
        <w:t xml:space="preserve">might </w:t>
      </w:r>
      <w:proofErr w:type="gramStart"/>
      <w:r>
        <w:rPr>
          <w:rFonts w:ascii="Helvetica Neue" w:hAnsi="Helvetica Neue" w:cs="Helvetica Neue"/>
          <w:color w:val="3F3F3F"/>
          <w:sz w:val="26"/>
          <w:szCs w:val="26"/>
        </w:rPr>
        <w:t>expect:</w:t>
      </w:r>
      <w:proofErr w:type="gramEnd"/>
      <w:r>
        <w:rPr>
          <w:rFonts w:ascii="Helvetica Neue" w:hAnsi="Helvetica Neue" w:cs="Helvetica Neue"/>
          <w:color w:val="3F3F3F"/>
          <w:sz w:val="26"/>
          <w:szCs w:val="26"/>
        </w:rPr>
        <w:t xml:space="preserve"> greater discussion of dose after trials fail if bypass p2. might expect more dose arms in bypass arm of P3 trial. might expect greater safety events in the highest dose arm for P3 trials that bypass vs. those that do not? maybe add this to </w:t>
      </w:r>
      <w:proofErr w:type="spellStart"/>
      <w:r>
        <w:rPr>
          <w:rFonts w:ascii="Helvetica Neue" w:hAnsi="Helvetica Neue" w:cs="Helvetica Neue"/>
          <w:color w:val="3F3F3F"/>
          <w:sz w:val="26"/>
          <w:szCs w:val="26"/>
        </w:rPr>
        <w:t>ur</w:t>
      </w:r>
      <w:proofErr w:type="spellEnd"/>
      <w:r>
        <w:rPr>
          <w:rFonts w:ascii="Helvetica Neue" w:hAnsi="Helvetica Neue" w:cs="Helvetica Neue"/>
          <w:color w:val="3F3F3F"/>
          <w:sz w:val="26"/>
          <w:szCs w:val="26"/>
        </w:rPr>
        <w:t xml:space="preserve"> study!</w:t>
      </w:r>
    </w:p>
    <w:p w14:paraId="2DDF2DE6" w14:textId="65F08D9F" w:rsidR="00A15379" w:rsidRDefault="00A15379">
      <w:pPr>
        <w:rPr>
          <w:rFonts w:ascii="Helvetica Neue" w:hAnsi="Helvetica Neue" w:cs="Helvetica Neue"/>
          <w:color w:val="3F3F3F"/>
          <w:sz w:val="26"/>
          <w:szCs w:val="26"/>
        </w:rPr>
      </w:pPr>
    </w:p>
    <w:p w14:paraId="3E531129" w14:textId="77777777" w:rsidR="00A15379" w:rsidRDefault="00A15379" w:rsidP="00A15379">
      <w:pPr>
        <w:rPr>
          <w:rFonts w:ascii="Helvetica Neue" w:hAnsi="Helvetica Neue" w:cs="Helvetica Neue"/>
          <w:color w:val="3F3F3F"/>
          <w:sz w:val="26"/>
          <w:szCs w:val="26"/>
        </w:rPr>
      </w:pPr>
      <w:r>
        <w:rPr>
          <w:rFonts w:ascii="Helvetica Neue" w:hAnsi="Helvetica Neue" w:cs="Helvetica Neue"/>
          <w:color w:val="3F3F3F"/>
          <w:sz w:val="26"/>
          <w:szCs w:val="26"/>
        </w:rPr>
        <w:t>if dose is not explored in p2, does that mean a much bigger p3 trial (since many dose arms)?</w:t>
      </w:r>
    </w:p>
    <w:p w14:paraId="5875E806" w14:textId="7AED8359" w:rsidR="00A15379" w:rsidRDefault="00A15379"/>
    <w:p w14:paraId="04D4E1A0" w14:textId="75E06700" w:rsidR="003D0852" w:rsidRDefault="003D0852"/>
    <w:p w14:paraId="3CDC6DD3" w14:textId="6F6E172F" w:rsidR="003D0852" w:rsidRDefault="003D0852"/>
    <w:p w14:paraId="6B97905E" w14:textId="46BABF4A" w:rsidR="002A481A" w:rsidRPr="002A481A" w:rsidRDefault="003D0852" w:rsidP="002A481A">
      <w:r>
        <w:t xml:space="preserve">TO DO </w:t>
      </w:r>
    </w:p>
    <w:p w14:paraId="1BD8EA0C" w14:textId="7F832ECB" w:rsidR="002A481A" w:rsidRDefault="002A481A"/>
    <w:p w14:paraId="66A72744" w14:textId="086EB965" w:rsidR="002A481A" w:rsidRDefault="002A481A">
      <w:r>
        <w:t>at work</w:t>
      </w:r>
    </w:p>
    <w:p w14:paraId="6AD5E338" w14:textId="79A41056" w:rsidR="003D0852" w:rsidRDefault="003D0852" w:rsidP="003D0852">
      <w:pPr>
        <w:rPr>
          <w:rFonts w:ascii="Helvetica Neue" w:hAnsi="Helvetica Neue" w:cs="Helvetica Neue"/>
          <w:color w:val="3F3F3F"/>
          <w:sz w:val="26"/>
          <w:szCs w:val="26"/>
        </w:rPr>
      </w:pPr>
      <w:r>
        <w:rPr>
          <w:rFonts w:ascii="Helvetica Neue" w:hAnsi="Helvetica Neue" w:cs="Helvetica Neue"/>
          <w:color w:val="3F3F3F"/>
          <w:sz w:val="26"/>
          <w:szCs w:val="26"/>
        </w:rPr>
        <w:t xml:space="preserve">change passive in second half and try to catch in first </w:t>
      </w:r>
      <w:proofErr w:type="gramStart"/>
      <w:r>
        <w:rPr>
          <w:rFonts w:ascii="Helvetica Neue" w:hAnsi="Helvetica Neue" w:cs="Helvetica Neue"/>
          <w:color w:val="3F3F3F"/>
          <w:sz w:val="26"/>
          <w:szCs w:val="26"/>
        </w:rPr>
        <w:t>half</w:t>
      </w:r>
      <w:proofErr w:type="gramEnd"/>
      <w:r>
        <w:rPr>
          <w:rFonts w:ascii="Helvetica Neue" w:hAnsi="Helvetica Neue" w:cs="Helvetica Neue"/>
          <w:color w:val="3F3F3F"/>
          <w:sz w:val="26"/>
          <w:szCs w:val="26"/>
        </w:rPr>
        <w:t xml:space="preserve"> </w:t>
      </w:r>
    </w:p>
    <w:p w14:paraId="3A0F53B3" w14:textId="20693782" w:rsidR="003D0852" w:rsidRDefault="003D0852" w:rsidP="003D0852">
      <w:pPr>
        <w:rPr>
          <w:rFonts w:ascii="Helvetica Neue" w:hAnsi="Helvetica Neue" w:cs="Helvetica Neue"/>
          <w:color w:val="3F3F3F"/>
          <w:sz w:val="26"/>
          <w:szCs w:val="26"/>
        </w:rPr>
      </w:pPr>
      <w:r>
        <w:rPr>
          <w:rFonts w:ascii="Helvetica Neue" w:hAnsi="Helvetica Neue" w:cs="Helvetica Neue"/>
          <w:color w:val="3F3F3F"/>
          <w:sz w:val="26"/>
          <w:szCs w:val="26"/>
        </w:rPr>
        <w:t>print out</w:t>
      </w:r>
      <w:r w:rsidR="002A481A">
        <w:rPr>
          <w:rFonts w:ascii="Helvetica Neue" w:hAnsi="Helvetica Neue" w:cs="Helvetica Neue"/>
          <w:color w:val="3F3F3F"/>
          <w:sz w:val="26"/>
          <w:szCs w:val="26"/>
        </w:rPr>
        <w:t>-</w:t>
      </w:r>
      <w:proofErr w:type="gramStart"/>
      <w:r w:rsidR="002A481A">
        <w:rPr>
          <w:rFonts w:ascii="Helvetica Neue" w:hAnsi="Helvetica Neue" w:cs="Helvetica Neue"/>
          <w:color w:val="3F3F3F"/>
          <w:sz w:val="26"/>
          <w:szCs w:val="26"/>
        </w:rPr>
        <w:t>read</w:t>
      </w:r>
      <w:proofErr w:type="gramEnd"/>
      <w:r w:rsidR="002A481A">
        <w:rPr>
          <w:rFonts w:ascii="Helvetica Neue" w:hAnsi="Helvetica Neue" w:cs="Helvetica Neue"/>
          <w:color w:val="3F3F3F"/>
          <w:sz w:val="26"/>
          <w:szCs w:val="26"/>
        </w:rPr>
        <w:t xml:space="preserve"> </w:t>
      </w:r>
    </w:p>
    <w:p w14:paraId="58C8BC1E" w14:textId="27E59DFF" w:rsidR="002A481A" w:rsidRDefault="002A481A"/>
    <w:p w14:paraId="2EEB03F9" w14:textId="3C43DA13" w:rsidR="002A481A" w:rsidRDefault="002A481A">
      <w:r>
        <w:t xml:space="preserve">Send </w:t>
      </w:r>
    </w:p>
    <w:p w14:paraId="52E305CF" w14:textId="77777777" w:rsidR="002A481A" w:rsidRDefault="002A481A" w:rsidP="002A481A">
      <w:pPr>
        <w:rPr>
          <w:rFonts w:ascii="Helvetica Neue" w:hAnsi="Helvetica Neue" w:cs="Helvetica Neue"/>
          <w:color w:val="3F3F3F"/>
          <w:sz w:val="26"/>
          <w:szCs w:val="26"/>
        </w:rPr>
      </w:pPr>
      <w:r>
        <w:rPr>
          <w:rFonts w:ascii="Helvetica Neue" w:hAnsi="Helvetica Neue" w:cs="Helvetica Neue"/>
          <w:color w:val="3F3F3F"/>
          <w:sz w:val="26"/>
          <w:szCs w:val="26"/>
        </w:rPr>
        <w:t xml:space="preserve">send dose changes paper with </w:t>
      </w:r>
      <w:proofErr w:type="gramStart"/>
      <w:r>
        <w:rPr>
          <w:rFonts w:ascii="Helvetica Neue" w:hAnsi="Helvetica Neue" w:cs="Helvetica Neue"/>
          <w:color w:val="3F3F3F"/>
          <w:sz w:val="26"/>
          <w:szCs w:val="26"/>
        </w:rPr>
        <w:t>it</w:t>
      </w:r>
      <w:proofErr w:type="gramEnd"/>
      <w:r>
        <w:rPr>
          <w:rFonts w:ascii="Helvetica Neue" w:hAnsi="Helvetica Neue" w:cs="Helvetica Neue"/>
          <w:color w:val="3F3F3F"/>
          <w:sz w:val="26"/>
          <w:szCs w:val="26"/>
        </w:rPr>
        <w:t xml:space="preserve"> </w:t>
      </w:r>
    </w:p>
    <w:p w14:paraId="1211E0A0" w14:textId="77777777" w:rsidR="002A481A" w:rsidRDefault="002A481A"/>
    <w:sectPr w:rsidR="002A481A" w:rsidSect="003C291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FD6"/>
    <w:rsid w:val="00030B25"/>
    <w:rsid w:val="000B4596"/>
    <w:rsid w:val="000D5324"/>
    <w:rsid w:val="001034AE"/>
    <w:rsid w:val="00142E9D"/>
    <w:rsid w:val="001C7502"/>
    <w:rsid w:val="001D7BBF"/>
    <w:rsid w:val="001F1D0C"/>
    <w:rsid w:val="002A481A"/>
    <w:rsid w:val="00370D3C"/>
    <w:rsid w:val="00387D11"/>
    <w:rsid w:val="003A71BA"/>
    <w:rsid w:val="003C2917"/>
    <w:rsid w:val="003D0852"/>
    <w:rsid w:val="003E6F03"/>
    <w:rsid w:val="004163D2"/>
    <w:rsid w:val="00417583"/>
    <w:rsid w:val="00481A25"/>
    <w:rsid w:val="004A4A98"/>
    <w:rsid w:val="004C7FD6"/>
    <w:rsid w:val="004F2A91"/>
    <w:rsid w:val="0051353A"/>
    <w:rsid w:val="00531D2C"/>
    <w:rsid w:val="005376B8"/>
    <w:rsid w:val="00581A68"/>
    <w:rsid w:val="00595C9B"/>
    <w:rsid w:val="005D1785"/>
    <w:rsid w:val="0060759E"/>
    <w:rsid w:val="00636053"/>
    <w:rsid w:val="00655767"/>
    <w:rsid w:val="00745613"/>
    <w:rsid w:val="00756DA9"/>
    <w:rsid w:val="00801A78"/>
    <w:rsid w:val="008327F5"/>
    <w:rsid w:val="00843EB1"/>
    <w:rsid w:val="00881D3C"/>
    <w:rsid w:val="008964CF"/>
    <w:rsid w:val="008B3787"/>
    <w:rsid w:val="00927ED9"/>
    <w:rsid w:val="009A5F41"/>
    <w:rsid w:val="009B6C2F"/>
    <w:rsid w:val="009F0618"/>
    <w:rsid w:val="00A05916"/>
    <w:rsid w:val="00A15379"/>
    <w:rsid w:val="00A22983"/>
    <w:rsid w:val="00B62337"/>
    <w:rsid w:val="00B96919"/>
    <w:rsid w:val="00BB412C"/>
    <w:rsid w:val="00BE73F0"/>
    <w:rsid w:val="00BF66C9"/>
    <w:rsid w:val="00C24AA8"/>
    <w:rsid w:val="00C46039"/>
    <w:rsid w:val="00C961B4"/>
    <w:rsid w:val="00CD31D2"/>
    <w:rsid w:val="00D6218B"/>
    <w:rsid w:val="00D6398B"/>
    <w:rsid w:val="00DB5588"/>
    <w:rsid w:val="00EC55ED"/>
    <w:rsid w:val="00EF64FA"/>
    <w:rsid w:val="00F42B5A"/>
    <w:rsid w:val="00F700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EC2267A"/>
  <w14:defaultImageDpi w14:val="32767"/>
  <w15:chartTrackingRefBased/>
  <w15:docId w15:val="{313371F3-E2E3-FC4D-9CC1-8BDE43F1A8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qFormat/>
    <w:rsid w:val="00A15379"/>
    <w:rPr>
      <w:sz w:val="16"/>
      <w:szCs w:val="16"/>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6</TotalTime>
  <Pages>1</Pages>
  <Words>559</Words>
  <Characters>3189</Characters>
  <Application>Microsoft Office Word</Application>
  <DocSecurity>0</DocSecurity>
  <Lines>26</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oyer</dc:creator>
  <cp:keywords/>
  <dc:description/>
  <cp:lastModifiedBy>Hannah Moyer</cp:lastModifiedBy>
  <cp:revision>4</cp:revision>
  <dcterms:created xsi:type="dcterms:W3CDTF">2023-03-31T02:02:00Z</dcterms:created>
  <dcterms:modified xsi:type="dcterms:W3CDTF">2023-04-05T14:35:00Z</dcterms:modified>
</cp:coreProperties>
</file>